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1D19" w:rsidRP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>What is new for an old Molecule? Systematic Review and Recommendations on the use of Resveratrol</w:t>
      </w:r>
    </w:p>
    <w:p w:rsidR="00E61D19" w:rsidRPr="007E0173" w:rsidRDefault="00E61D19">
      <w:pPr>
        <w:rPr>
          <w:rFonts w:ascii="Times New Roman" w:hAnsi="Times New Roman"/>
          <w:sz w:val="24"/>
          <w:szCs w:val="24"/>
        </w:rPr>
      </w:pPr>
      <w:r w:rsidRPr="007E0173">
        <w:rPr>
          <w:rFonts w:ascii="Times New Roman" w:hAnsi="Times New Roman"/>
          <w:sz w:val="24"/>
          <w:szCs w:val="24"/>
        </w:rPr>
        <w:t xml:space="preserve">Ole Vang, </w:t>
      </w:r>
      <w:proofErr w:type="spellStart"/>
      <w:r w:rsidRPr="007E0173">
        <w:rPr>
          <w:rFonts w:ascii="Times New Roman" w:hAnsi="Times New Roman"/>
          <w:sz w:val="24"/>
          <w:szCs w:val="24"/>
        </w:rPr>
        <w:t>Nihal</w:t>
      </w:r>
      <w:proofErr w:type="spellEnd"/>
      <w:r w:rsidRPr="007E0173">
        <w:rPr>
          <w:rFonts w:ascii="Times New Roman" w:hAnsi="Times New Roman"/>
          <w:sz w:val="24"/>
          <w:szCs w:val="24"/>
        </w:rPr>
        <w:t xml:space="preserve"> Ahmad, </w:t>
      </w:r>
      <w:proofErr w:type="spellStart"/>
      <w:r w:rsidRPr="007E0173">
        <w:rPr>
          <w:rFonts w:ascii="Times New Roman" w:hAnsi="Times New Roman"/>
          <w:sz w:val="24"/>
          <w:szCs w:val="24"/>
        </w:rPr>
        <w:t>Clifton</w:t>
      </w:r>
      <w:proofErr w:type="spellEnd"/>
      <w:r w:rsidRPr="007E0173">
        <w:rPr>
          <w:rFonts w:ascii="Times New Roman" w:hAnsi="Times New Roman"/>
          <w:sz w:val="24"/>
          <w:szCs w:val="24"/>
        </w:rPr>
        <w:t xml:space="preserve"> A. </w:t>
      </w:r>
      <w:proofErr w:type="spellStart"/>
      <w:r w:rsidRPr="007E0173">
        <w:rPr>
          <w:rFonts w:ascii="Times New Roman" w:hAnsi="Times New Roman"/>
          <w:sz w:val="24"/>
          <w:szCs w:val="24"/>
        </w:rPr>
        <w:t>Baile</w:t>
      </w:r>
      <w:proofErr w:type="spellEnd"/>
      <w:r w:rsidRPr="007E0173">
        <w:rPr>
          <w:rFonts w:ascii="Times New Roman" w:hAnsi="Times New Roman"/>
          <w:sz w:val="24"/>
          <w:szCs w:val="24"/>
        </w:rPr>
        <w:t xml:space="preserve">, Joseph A. </w:t>
      </w:r>
      <w:proofErr w:type="spellStart"/>
      <w:r w:rsidRPr="007E0173">
        <w:rPr>
          <w:rFonts w:ascii="Times New Roman" w:hAnsi="Times New Roman"/>
          <w:sz w:val="24"/>
          <w:szCs w:val="24"/>
        </w:rPr>
        <w:t>Baur</w:t>
      </w:r>
      <w:proofErr w:type="spellEnd"/>
      <w:r w:rsidRPr="007E0173">
        <w:rPr>
          <w:rFonts w:ascii="Times New Roman" w:hAnsi="Times New Roman"/>
          <w:sz w:val="24"/>
          <w:szCs w:val="24"/>
        </w:rPr>
        <w:t>, Karen Brown</w:t>
      </w:r>
      <w:r w:rsidR="007E0173" w:rsidRPr="007E0173">
        <w:rPr>
          <w:rFonts w:ascii="Times New Roman" w:hAnsi="Times New Roman"/>
          <w:sz w:val="24"/>
          <w:szCs w:val="24"/>
        </w:rPr>
        <w:t xml:space="preserve"> et al.</w:t>
      </w:r>
    </w:p>
    <w:p w:rsidR="00E61D19" w:rsidRDefault="00AF0610">
      <w:pPr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>Supporting information</w:t>
      </w:r>
      <w:r w:rsidR="00E61D19">
        <w:rPr>
          <w:rFonts w:ascii="Times New Roman" w:hAnsi="Times New Roman"/>
          <w:sz w:val="24"/>
          <w:szCs w:val="24"/>
          <w:lang w:val="en-US"/>
        </w:rPr>
        <w:t>: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2037"/>
        <w:gridCol w:w="2602"/>
        <w:gridCol w:w="2557"/>
        <w:gridCol w:w="1276"/>
        <w:gridCol w:w="3543"/>
        <w:gridCol w:w="1490"/>
      </w:tblGrid>
      <w:tr w:rsidR="00E61D19" w:rsidRPr="008F008B" w:rsidTr="00F303A1">
        <w:tc>
          <w:tcPr>
            <w:tcW w:w="13505" w:type="dxa"/>
            <w:gridSpan w:val="6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360" w:lineRule="auto"/>
              <w:rPr>
                <w:rFonts w:ascii="Times New Roman" w:hAnsi="Times New Roman"/>
                <w:b/>
                <w:sz w:val="28"/>
                <w:szCs w:val="28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8"/>
                <w:szCs w:val="28"/>
                <w:lang w:val="en-US"/>
              </w:rPr>
              <w:t xml:space="preserve">Table S5: </w:t>
            </w:r>
            <w:r w:rsidRPr="004C4442">
              <w:rPr>
                <w:rFonts w:ascii="Times New Roman" w:hAnsi="Times New Roman"/>
                <w:sz w:val="28"/>
                <w:szCs w:val="28"/>
                <w:lang w:val="en-US"/>
              </w:rPr>
              <w:t>Effect of resveratrol on inflammatory markers</w:t>
            </w:r>
          </w:p>
        </w:tc>
      </w:tr>
      <w:tr w:rsidR="00E61D19" w:rsidRPr="008F008B" w:rsidTr="00F303A1">
        <w:tc>
          <w:tcPr>
            <w:tcW w:w="13505" w:type="dxa"/>
            <w:gridSpan w:val="6"/>
            <w:tcBorders>
              <w:top w:val="single" w:sz="18" w:space="0" w:color="auto"/>
              <w:left w:val="single" w:sz="18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</w:tr>
      <w:tr w:rsidR="00E61D19" w:rsidRPr="00C473EB" w:rsidTr="00F303A1">
        <w:trPr>
          <w:trHeight w:val="340"/>
        </w:trPr>
        <w:tc>
          <w:tcPr>
            <w:tcW w:w="2037" w:type="dxa"/>
            <w:tcBorders>
              <w:left w:val="single" w:sz="18" w:space="0" w:color="auto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Animal</w:t>
            </w:r>
          </w:p>
        </w:tc>
        <w:tc>
          <w:tcPr>
            <w:tcW w:w="2602" w:type="dxa"/>
            <w:tcBorders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Inducer</w:t>
            </w:r>
          </w:p>
        </w:tc>
        <w:tc>
          <w:tcPr>
            <w:tcW w:w="2557" w:type="dxa"/>
            <w:tcBorders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sveratrol dose</w:t>
            </w:r>
          </w:p>
        </w:tc>
        <w:tc>
          <w:tcPr>
            <w:tcW w:w="1276" w:type="dxa"/>
            <w:tcBorders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uration</w:t>
            </w:r>
          </w:p>
        </w:tc>
        <w:tc>
          <w:tcPr>
            <w:tcW w:w="3543" w:type="dxa"/>
            <w:tcBorders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Effect</w:t>
            </w:r>
          </w:p>
        </w:tc>
        <w:tc>
          <w:tcPr>
            <w:tcW w:w="1490" w:type="dxa"/>
            <w:tcBorders>
              <w:left w:val="nil"/>
              <w:right w:val="nil"/>
            </w:tcBorders>
            <w:tcMar>
              <w:top w:w="57" w:type="dxa"/>
              <w:bottom w:w="57" w:type="dxa"/>
            </w:tcMar>
            <w:vAlign w:val="center"/>
          </w:tcPr>
          <w:p w:rsidR="00E61D19" w:rsidRPr="004C4442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4C4442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ferences</w:t>
            </w:r>
          </w:p>
        </w:tc>
      </w:tr>
      <w:tr w:rsidR="00E61D19" w:rsidRPr="00C473EB" w:rsidTr="00F303A1">
        <w:tc>
          <w:tcPr>
            <w:tcW w:w="2037" w:type="dxa"/>
            <w:tcBorders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60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olonic anastomosis</w:t>
            </w:r>
          </w:p>
        </w:tc>
        <w:tc>
          <w:tcPr>
            <w:tcW w:w="2557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0.5 mg Resv/ kg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d before operation</w:t>
            </w:r>
          </w:p>
        </w:tc>
        <w:tc>
          <w:tcPr>
            <w:tcW w:w="354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Plasma IL-6: 3 d after anastomosis: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0 , 5 or 7 d after: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issue NF-</w:t>
            </w:r>
            <w:r w:rsidRPr="00C473EB">
              <w:rPr>
                <w:rFonts w:ascii="Times New Roman" w:hAnsi="Times New Roman"/>
                <w:lang w:val="en-US"/>
              </w:rPr>
              <w:sym w:font="Symbol" w:char="F06B"/>
            </w:r>
            <w:r w:rsidRPr="00C473EB">
              <w:rPr>
                <w:rFonts w:ascii="Times New Roman" w:hAnsi="Times New Roman"/>
                <w:lang w:val="en-US"/>
              </w:rPr>
              <w:t xml:space="preserve">B: 3 and 5 d: ↓ 0, 7 d 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9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lZGlybGk8L0F1dGhvcj48WWVhcj4yMDEwPC9ZZWFyPjxS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lZGlybGk8L0F1dGhvcj48WWVhcj4yMDEwPC9ZZWFyPjxS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hronic colonic injury was induced by intra colonic instillation of TNB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, staring 24 h after TNBS treatmen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croscopic damage: Resv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TNB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TNB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NF-</w:t>
            </w:r>
            <w:r w:rsidRPr="00C473EB">
              <w:rPr>
                <w:rFonts w:ascii="Times New Roman" w:hAnsi="Times New Roman"/>
                <w:lang w:val="en-US"/>
              </w:rPr>
              <w:sym w:font="Symbol" w:char="F06B"/>
            </w:r>
            <w:r w:rsidRPr="00C473EB">
              <w:rPr>
                <w:rFonts w:ascii="Times New Roman" w:hAnsi="Times New Roman"/>
                <w:lang w:val="en-US"/>
              </w:rPr>
              <w:t xml:space="preserve">Bp65: TNB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TNB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Cox-2: TNB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TNB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PGE2: TNB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TNB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↑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PGD2: TNB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TNB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1hcnRpbjwvQXV0aG9yPjxZZWFyPjIwMDY8L1llYXI+PFJl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1hcnRpbjwvQXV0aG9yPjxZZWFyPjIwMDY8L1llYXI+PFJl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Fischer F344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Colitis induced by 5% DSS 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5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SS-induced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nﬁltration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of inﬂammatory cells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SS induced PGE2 level ↓ 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hcnJvc2E8L0F1dGhvcj48WWVhcj4yMDA5PC9ZZWFyPjxS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hcnJvc2E8L0F1dGhvcj48WWVhcj4yMDA5PC9ZZWFyPjxS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3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mg DMH 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, once a week for 15 week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8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,  simultaneously with DMH, after DMH treatment or in the entire perio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5 / 30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olon COX-2 expression: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MH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MH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bmdvdHR1dmVsYW48L0F1dGhvcj48WWVhcj4yMDA5PC9Z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bmdvdHR1dmVsYW48L0F1dGhvcj48WWVhcj4yMDA5PC9Z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4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-Dawley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s of 40 mg DMN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causing liver  fibrosi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d after DMN treatment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β: DMN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MN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DMN↑, 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MN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OS: DMN↑, 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MN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vbmc8L0F1dGhvcj48WWVhcj4yMDEwPC9ZZWFyPjxSZWNO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vbmc8L0F1dGhvcj48WWVhcj4yMDEwPC9ZZWFyPjxSZWNO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5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–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>Dawley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Diabetes induced by 55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mg STZ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resveratrol 10 and 20 mg/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, 6 weeks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after diabetes induction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2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STZ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IL-6: STZ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NF-</w:t>
            </w:r>
            <w:r w:rsidRPr="00C473EB">
              <w:rPr>
                <w:rFonts w:ascii="Times New Roman" w:hAnsi="Times New Roman"/>
                <w:lang w:val="en-US"/>
              </w:rPr>
              <w:sym w:font="Symbol" w:char="F06B"/>
            </w:r>
            <w:r w:rsidRPr="00C473EB">
              <w:rPr>
                <w:rFonts w:ascii="Times New Roman" w:hAnsi="Times New Roman"/>
                <w:lang w:val="en-US"/>
              </w:rPr>
              <w:t xml:space="preserve">Bp65: STZ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lastRenderedPageBreak/>
              <w:fldChar w:fldCharType="begin">
                <w:fldData xml:space="preserve">PFJlZm1hbj48Q2l0ZT48QXV0aG9yPkt1bWFyPC9BdXRob3I+PFllYXI+MjAxMDwvWWVhcj48UmVj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==
</w:fldData>
              </w:fldChar>
            </w:r>
            <w:r w:rsidR="00A502A1">
              <w:rPr>
                <w:rFonts w:ascii="Times New Roman" w:hAnsi="Times New Roman"/>
              </w:rPr>
              <w:instrText xml:space="preserve"> ADDIN REFMGR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FJlZm1hbj48Q2l0ZT48QXV0aG9yPkt1bWFyPC9BdXRob3I+PFllYXI+MjAxMDwvWWVhcj48UmVj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==
</w:fldData>
              </w:fldChar>
            </w:r>
            <w:r w:rsidR="00A502A1"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C473EB">
              <w:rPr>
                <w:rFonts w:ascii="Times New Roman" w:hAnsi="Times New Roman"/>
              </w:rPr>
            </w:r>
            <w:r w:rsidRPr="00C473EB">
              <w:rPr>
                <w:rFonts w:ascii="Times New Roman" w:hAnsi="Times New Roman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</w:rPr>
              <w:t>[</w:t>
            </w:r>
            <w:r w:rsidR="00A502A1">
              <w:rPr>
                <w:rFonts w:ascii="Times New Roman" w:hAnsi="Times New Roman"/>
                <w:noProof/>
              </w:rPr>
              <w:t>6</w:t>
            </w:r>
            <w:r w:rsidR="00A502A1" w:rsidRPr="00A502A1">
              <w:rPr>
                <w:rFonts w:ascii="Arial" w:hAnsi="Arial" w:cs="Arial"/>
                <w:noProof/>
              </w:rPr>
              <w:t>]</w:t>
            </w:r>
            <w:r w:rsidRPr="00C473EB">
              <w:rPr>
                <w:rFonts w:ascii="Times New Roman" w:hAnsi="Times New Roman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Male Wistar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iabetes was induced 50 mg STZ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0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 plasma and liver: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STZ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β: STZ 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6: STZ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BhbHNhbXk8L0F1dGhvcj48WWVhcj4yMDEwPC9ZZWFyPjxS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BhbHNhbXk8L0F1dGhvcj48WWVhcj4yMDEwPC9ZZWFyPjxS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7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473EB">
              <w:rPr>
                <w:rFonts w:ascii="Times New Roman" w:hAnsi="Times New Roman"/>
              </w:rPr>
              <w:t>Wistar</w:t>
            </w:r>
            <w:proofErr w:type="spellEnd"/>
            <w:r w:rsidRPr="00C473EB">
              <w:rPr>
                <w:rFonts w:ascii="Times New Roman" w:hAnsi="Times New Roman"/>
              </w:rPr>
              <w:t xml:space="preserve">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20 mg MCT/ kg </w:t>
            </w:r>
            <w:proofErr w:type="spellStart"/>
            <w:r w:rsidRPr="00C473EB">
              <w:rPr>
                <w:rFonts w:ascii="Times New Roman" w:hAnsi="Times New Roman"/>
              </w:rPr>
              <w:t>bw</w:t>
            </w:r>
            <w:proofErr w:type="spellEnd"/>
            <w:r w:rsidRPr="00C473EB">
              <w:rPr>
                <w:rFonts w:ascii="Times New Roman" w:hAnsi="Times New Roman"/>
              </w:rPr>
              <w:t xml:space="preserve">, </w:t>
            </w:r>
            <w:proofErr w:type="spellStart"/>
            <w:r w:rsidRPr="00C473EB">
              <w:rPr>
                <w:rFonts w:ascii="Times New Roman" w:hAnsi="Times New Roman"/>
              </w:rPr>
              <w:t>ip</w:t>
            </w:r>
            <w:proofErr w:type="spellEnd"/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Plasma TNFα: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1bmFsaS1Ba2JheTwvQXV0aG9yPjxZZWFyPjIwMTA8L1ll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1bmFsaS1Ba2JheTwvQXV0aG9yPjxZZWFyPjIwMTA8L1ll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8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-Dawley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CT induced hypertension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, from day 1 post MC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RNA expression of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6: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: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PDGFα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PDGFβ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TGFβ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MC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CP-1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CT↑,MC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zaXN6YXI8L0F1dGhvcj48WWVhcj4yMDA5PC9ZZWFyPjxS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zaXN6YXI8L0F1dGhvcj48WWVhcj4yMDA5PC9ZZWFyPjxS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9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ean / Obese Zucker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8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OB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OB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pdmVyYTwvQXV0aG9yPjxZZWFyPjIwMDk8L1llYXI+PFJl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pdmVyYTwvQXV0aG9yPjxZZWFyPjIwMDk8L1llYXI+PFJl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0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xposed to cigarette smoke (CS) for 1 week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 in drinking wat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days pre-treatment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: C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C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6: C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C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CAM1: C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C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OS: C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C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C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C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zaXN6YXI8L0F1dGhvcj48WWVhcj4yMDA4PC9ZZWFyPjxS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zaXN6YXI8L0F1dGhvcj48WWVhcj4yMDA4PC9ZZWFyPjxS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1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–Dawley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6-OHDA injected into the right striatum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, 20 and 40 mg Resv/ kg was given orall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Cox-2 expression in the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ubstantia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nigra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: 6-OHDA↑, 6-OHDA+Resv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ppbjwvQXV0aG9yPjxZZWFyPjIwMDg8L1llYXI+PFJlY051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ppbjwvQXV0aG9yPjxZZWFyPjIwMDg8L1llYXI+PFJlY051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2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ale Wistar CRL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Wi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(Han)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teatosis (ST) by a high carbohydrate-fat free modified diet 4 days per week, and fasted for the remaining 3 days (4 weeks)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44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ST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1amFuZGE8L0F1dGhvcj48WWVhcj4yMDA4PC9ZZWFyPjxS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1amFuZGE8L0F1dGhvcj48WWVhcj4yMDA4PC9ZZWFyPjxS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3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diopathic pulmonary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>ﬁbrosis induced a single dose of 5mg BLE/ kg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BLE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LE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IL-1β: BLE ↑, BLE +Resv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6: BLE 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LE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TGFβ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BLE 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LE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fldChar w:fldCharType="begin">
                <w:fldData xml:space="preserve">PFJlZm1hbj48Q2l0ZT48QXV0aG9yPlNlbmVyPC9BdXRob3I+PFllYXI+MjAwNzwvWWVhcj48UmVj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bmVyPC9BdXRob3I+PFllYXI+MjAwNzwvWWVhcj48UmVj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4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Male Swiss rats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ile duct ligation (BDL)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, once a day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8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β: BDL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DL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6: BDL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DL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BDL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DL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yYTwvQXV0aG9yPjxZZWFyPjIwMDU8L1llYXI+PFJlY051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yYTwvQXV0aG9yPjxZZWFyPjIwMDU8L1llYXI+PFJlY051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5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and female C57BL/6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Water containing 1% DS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esv in diet at 75 to 300 ppm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12 to 48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62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 cells expressing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FNγ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1aTwvQXV0aG9yPjxZZWFyPjIwMTA8L1llYXI+PFJlY051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1aTwvQXV0aG9yPjxZZWFyPjIwMTA8L1llYXI+PFJlY051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6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Swiss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hrlich ascites carcinoma cells from a spontaneous mammary cancer (EAC)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or 4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0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CRP: EAC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EAC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  (20 &amp; 40 mg)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NFα: EAC ↑, EAC +Resv↓ (20 &amp; 40 mg)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VsLU1vd2FmeTwvQXV0aG9yPjxZZWFyPjIwMTA8L1llYXI+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VsLU1vd2FmeTwvQXV0aG9yPjxZZWFyPjIwMTA8L1llYXI+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7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57BL/6J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olitis was induced for the last 8 days by 1% DSS in drinking water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.1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9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NFα: DSS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 xml:space="preserve">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L-1β: DSS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 xml:space="preserve">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L-6: DSS ↑, DSS +Resv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0: DSS 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3: DSS 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sTNF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RI, p55 subunit: DSS ↑, DSS +Resv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hcnJvc2E8L0F1dGhvcj48WWVhcj4yMDEwPC9ZZWFyPjxS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hcnJvc2E8L0F1dGhvcj48WWVhcj4yMDEwPC9ZZWFyPjxS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8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C57BL/6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% DSS in the drinking water for 5 day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esveratrol in diet at 20 mg/kg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 3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6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β: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0: DSS↓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PGES-1: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COX2: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OS: 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bmNoZXotRmlkYWxnbzwvQXV0aG9yPjxZZWFyPjIwMTA8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bmNoZXotRmlkYWxnbzwvQXV0aG9yPjxZZWFyPjIwMTA8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19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C57BL/6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rinking water containing 3% DS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, 50, or 10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4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NFα: DSS↑, DSS+ Resv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L-1β: DSS↑, DSS+ Resv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L-6: DSS↓, DSS+ Resv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FNγ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: DSS↑, DSS+ Resv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OX2: DSS↑, DSS+ Resv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OS: DSS↑, DSS+ Resv 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pbmdoPC9BdXRob3I+PFllYXI+MjAxMDwvWWVhcj48UmVj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pbmdoPC9BdXRob3I+PFllYXI+MjAxMDwvWWVhcj48UmVj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0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Male BALB/c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Ulcerative colitis induced by 5% DSS in drinking water for 7 day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30 or 6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4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NF-</w:t>
            </w:r>
            <w:r w:rsidRPr="00C473EB">
              <w:rPr>
                <w:rFonts w:ascii="Times New Roman" w:hAnsi="Times New Roman"/>
              </w:rPr>
              <w:t>α</w:t>
            </w:r>
            <w:r w:rsidRPr="00C473EB">
              <w:rPr>
                <w:rFonts w:ascii="Times New Roman" w:hAnsi="Times New Roman"/>
                <w:lang w:val="en-US"/>
              </w:rPr>
              <w:t>: DSS↑, DSS+ Resv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 IL-8: DSS↑, DSS+ Resv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FN-</w:t>
            </w:r>
            <w:r w:rsidRPr="00C473EB">
              <w:rPr>
                <w:rFonts w:ascii="Times New Roman" w:hAnsi="Times New Roman"/>
              </w:rPr>
              <w:t>γ</w:t>
            </w:r>
            <w:r w:rsidRPr="00C473EB">
              <w:rPr>
                <w:rFonts w:ascii="Times New Roman" w:hAnsi="Times New Roman"/>
                <w:lang w:val="en-US"/>
              </w:rPr>
              <w:t xml:space="preserve">: DSS↑, DSS+ Resv 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p22</w:t>
            </w:r>
            <w:r w:rsidRPr="00C473EB">
              <w:rPr>
                <w:rStyle w:val="ja50-ce-sup"/>
                <w:rFonts w:ascii="Times New Roman" w:hAnsi="Times New Roman"/>
                <w:lang w:val="en-US"/>
              </w:rPr>
              <w:t xml:space="preserve">phox: </w:t>
            </w:r>
            <w:r w:rsidRPr="00C473EB">
              <w:rPr>
                <w:rFonts w:ascii="Times New Roman" w:hAnsi="Times New Roman"/>
                <w:lang w:val="en-US"/>
              </w:rPr>
              <w:t xml:space="preserve">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gp91</w:t>
            </w:r>
            <w:r w:rsidRPr="00C473EB">
              <w:rPr>
                <w:rStyle w:val="ja50-ce-sup"/>
                <w:rFonts w:ascii="Times New Roman" w:hAnsi="Times New Roman"/>
                <w:lang w:val="en-US"/>
              </w:rPr>
              <w:t xml:space="preserve">phox </w:t>
            </w:r>
            <w:r w:rsidRPr="00C473EB">
              <w:rPr>
                <w:rFonts w:ascii="Times New Roman" w:hAnsi="Times New Roman"/>
                <w:lang w:val="en-US"/>
              </w:rPr>
              <w:t xml:space="preserve">DS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S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lhbzwvQXV0aG9yPjxZZWFyPjIwMTA8L1llYXI+PFJlY051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lhbzwvQXV0aG9yPjxZZWFyPjIwMTA8L1llYXI+PFJlY051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1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ontrol: heterozygote m-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Lepr</w:t>
            </w:r>
            <w:r w:rsidRPr="00C473EB">
              <w:rPr>
                <w:rFonts w:ascii="Times New Roman" w:hAnsi="Times New Roman"/>
                <w:vertAlign w:val="superscript"/>
                <w:lang w:val="en-US"/>
              </w:rPr>
              <w:t>db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mice 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ype 2 diabetes: homozygous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Lepr</w:t>
            </w:r>
            <w:r w:rsidRPr="00C473EB">
              <w:rPr>
                <w:rFonts w:ascii="Times New Roman" w:hAnsi="Times New Roman"/>
                <w:vertAlign w:val="superscript"/>
                <w:lang w:val="en-US"/>
              </w:rPr>
              <w:t>db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NF-</w:t>
            </w:r>
            <w:r w:rsidRPr="00C473EB">
              <w:rPr>
                <w:rFonts w:ascii="Times New Roman" w:hAnsi="Times New Roman"/>
              </w:rPr>
              <w:t>α</w:t>
            </w:r>
            <w:r w:rsidRPr="00C473EB">
              <w:rPr>
                <w:rFonts w:ascii="Times New Roman" w:hAnsi="Times New Roman"/>
                <w:lang w:val="en-US"/>
              </w:rPr>
              <w:t xml:space="preserve">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Lepr</w:t>
            </w:r>
            <w:r w:rsidRPr="00C473EB">
              <w:rPr>
                <w:rFonts w:ascii="Times New Roman" w:hAnsi="Times New Roman"/>
                <w:vertAlign w:val="superscript"/>
                <w:lang w:val="en-US"/>
              </w:rPr>
              <w:t>db</w:t>
            </w:r>
            <w:proofErr w:type="spellEnd"/>
            <w:r w:rsidRPr="00C473EB">
              <w:rPr>
                <w:rFonts w:ascii="Times New Roman" w:hAnsi="Times New Roman"/>
                <w:vertAlign w:val="superscript"/>
                <w:lang w:val="en-US"/>
              </w:rPr>
              <w:t>-/-</w:t>
            </w:r>
            <w:r w:rsidRPr="00C473EB">
              <w:rPr>
                <w:rFonts w:ascii="Times New Roman" w:hAnsi="Times New Roman"/>
                <w:lang w:val="en-US"/>
              </w:rPr>
              <w:t xml:space="preserve">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Lepr</w:t>
            </w:r>
            <w:r w:rsidRPr="00C473EB">
              <w:rPr>
                <w:rFonts w:ascii="Times New Roman" w:hAnsi="Times New Roman"/>
                <w:vertAlign w:val="superscript"/>
                <w:lang w:val="en-US"/>
              </w:rPr>
              <w:t>db</w:t>
            </w:r>
            <w:proofErr w:type="spellEnd"/>
            <w:r w:rsidRPr="00C473EB">
              <w:rPr>
                <w:rFonts w:ascii="Times New Roman" w:hAnsi="Times New Roman"/>
                <w:vertAlign w:val="superscript"/>
                <w:lang w:val="en-US"/>
              </w:rPr>
              <w:t>-/-</w:t>
            </w:r>
            <w:r w:rsidRPr="00C473EB">
              <w:rPr>
                <w:rFonts w:ascii="Times New Roman" w:hAnsi="Times New Roman"/>
                <w:lang w:val="en-US"/>
              </w:rPr>
              <w:t>+Resv 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poYW5nPC9BdXRob3I+PFllYXI+MjAxMDwvWWVhcj48UmVj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poYW5nPC9BdXRob3I+PFllYXI+MjAxMDwvWWVhcj48UmVj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2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57/B6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Angiotensin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I (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An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I)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esv in drinking water at 0.1 mg/ml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IL-6: </w:t>
            </w:r>
            <w:proofErr w:type="spellStart"/>
            <w:r w:rsidRPr="00C473EB">
              <w:rPr>
                <w:rFonts w:ascii="Times New Roman" w:hAnsi="Times New Roman"/>
              </w:rPr>
              <w:t>Ang</w:t>
            </w:r>
            <w:proofErr w:type="spellEnd"/>
            <w:r w:rsidRPr="00C473EB">
              <w:rPr>
                <w:rFonts w:ascii="Times New Roman" w:hAnsi="Times New Roman"/>
              </w:rPr>
              <w:t xml:space="preserve"> II↑, </w:t>
            </w:r>
            <w:proofErr w:type="spellStart"/>
            <w:r w:rsidRPr="00C473EB">
              <w:rPr>
                <w:rFonts w:ascii="Times New Roman" w:hAnsi="Times New Roman"/>
              </w:rPr>
              <w:t>Ang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II+Resv↓</w:t>
            </w:r>
            <w:proofErr w:type="spellEnd"/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luYW5hZ2E8L0F1dGhvcj48WWVhcj4yMDA5PC9ZZWFyPjxS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luYW5hZ2E8L0F1dGhvcj48WWVhcj4yMDA5PC9ZZWFyPjxS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3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male BALB/c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sthma sensitization plus challenge with ovalbumin (OVA)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1B7C35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1B7C35">
              <w:rPr>
                <w:rFonts w:ascii="Times New Roman" w:hAnsi="Times New Roman"/>
              </w:rPr>
              <w:t xml:space="preserve">30 mg </w:t>
            </w:r>
            <w:proofErr w:type="spellStart"/>
            <w:r w:rsidRPr="001B7C35">
              <w:rPr>
                <w:rFonts w:ascii="Times New Roman" w:hAnsi="Times New Roman"/>
              </w:rPr>
              <w:t>Resv</w:t>
            </w:r>
            <w:proofErr w:type="spellEnd"/>
            <w:r w:rsidRPr="001B7C35">
              <w:rPr>
                <w:rFonts w:ascii="Times New Roman" w:hAnsi="Times New Roman"/>
              </w:rPr>
              <w:t xml:space="preserve">/ kg </w:t>
            </w:r>
            <w:proofErr w:type="spellStart"/>
            <w:r w:rsidRPr="001B7C35">
              <w:rPr>
                <w:rFonts w:ascii="Times New Roman" w:hAnsi="Times New Roman"/>
              </w:rPr>
              <w:t>bw</w:t>
            </w:r>
            <w:proofErr w:type="spellEnd"/>
            <w:r w:rsidRPr="001B7C35">
              <w:rPr>
                <w:rFonts w:ascii="Times New Roman" w:hAnsi="Times New Roman"/>
              </w:rPr>
              <w:t xml:space="preserve">, </w:t>
            </w:r>
            <w:proofErr w:type="spellStart"/>
            <w:r w:rsidRPr="001B7C35">
              <w:rPr>
                <w:rFonts w:ascii="Times New Roman" w:hAnsi="Times New Roman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2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Recruitment of leukocytes in lung tissue: OVA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OVA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4: OVA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OVA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5: OVA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OVA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lZTwvQXV0aG9yPjxZZWFyPjIwMDk8L1llYXI+PFJlY051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lZTwvQXV0aG9yPjxZZWFyPjIwMDk8L1llYXI+PFJlY051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4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ALB-c mice of either sex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0 mg Naphthalene (NAP)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for 30 days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0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NAP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NAP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1β: NAP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NAP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L-6: NAP↓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NAP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↑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aGlybGk8L0F1dGhvcj48WWVhcj4yMDA4PC9ZZWFyPjxS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laGlybGk8L0F1dGhvcj48WWVhcj4yMDA4PC9ZZWFyPjxS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5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ALB/c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jected L1210 cells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2.5, 25, 50 mg Resv/ kg /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L-6: L1210↑, L1210+Resv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PC9BdXRob3I+PFllYXI+MjAwNzwvWWVhcj48UmVjTnVt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PC9BdXRob3I+PFllYXI+MjAwNzwvWWVhcj48UmVjTnVt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6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Apolipoprotein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E KO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183/1-mixture: 27% Resv, 1.37 %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caffeic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id and 8.35%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cathechin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8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 vascular wall: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CP-1↓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IPα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↓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IPβ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, IL6↓; IL10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5vcmF0YTwvQXV0aG9yPjxZZWFyPjIwMDc8L1llYXI+PFJl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5vcmF0YTwvQXV0aG9yPjxZZWFyPjIwMDc8L1llYXI+PFJl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7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ale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Laka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iabetes induced by  200 mg STZ/ kg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,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week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STZ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↓, Insulin+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STZ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oYXJtYTwvQXV0aG9yPjxZZWFyPjIwMDc8L1llYXI+PFJl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oYXJtYTwvQXV0aG9yPjxZZWFyPjIwMDc8L1llYXI+PFJl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8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57BL/6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EAE: sc immunization with 100 µl of 20 or 150 mg myelin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oligoden-drocyte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glycoprotein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2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EAE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relative to EAE: IL12p40↓, IL13↓, IL17↑, G-CSF↑, MIP1a↓, MCP-1↓, RANTES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pbmdoPC9BdXRob3I+PFllYXI+MjAwNzwvWWVhcj48UmVj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pbmdoPC9BdXRob3I+PFllYXI+MjAwNzwvWWVhcj48UmVj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29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Female SKH-1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>hairless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UVB irradiation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5 mol Resv in 200 µl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>ace-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one per mou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ODC: UVB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UVB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COX: UVB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UVB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↓</w:t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fldChar w:fldCharType="begin">
                <w:fldData xml:space="preserve">PFJlZm1hbj48Q2l0ZT48QXV0aG9yPkFmYXE8L0F1dGhvcj48WWVhcj4yMDAzPC9ZZWFyPjxSZWNO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mYXE8L0F1dGhvcj48WWVhcj4yMDAzPC9ZZWFyPjxSZWNO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30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037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Balb/C mice</w:t>
            </w:r>
          </w:p>
        </w:tc>
        <w:tc>
          <w:tcPr>
            <w:tcW w:w="2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jected mouse hepatocellular carcinoma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ells H22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On day 11, 0.1 mg LPS/ kg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;  the mice were killed 90 min later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 with Resv: 500, 1000 or 1500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days</w:t>
            </w:r>
          </w:p>
        </w:tc>
        <w:tc>
          <w:tcPr>
            <w:tcW w:w="35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TNFα: LPS↑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LPS+Resv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61D19" w:rsidRPr="00C473EB" w:rsidRDefault="00FB6250" w:rsidP="00A502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dTwvQXV0aG9yPjxZZWFyPjIwMDM8L1llYXI+PFJlY051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dTwvQXV0aG9yPjxZZWFyPjIwMDM8L1llYXI+PFJlY051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</w:fldData>
              </w:fldChar>
            </w:r>
            <w:r w:rsidR="00A502A1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[</w:t>
            </w:r>
            <w:r w:rsidR="00A502A1">
              <w:rPr>
                <w:rFonts w:ascii="Times New Roman" w:hAnsi="Times New Roman"/>
                <w:noProof/>
                <w:lang w:val="en-US"/>
              </w:rPr>
              <w:t>31</w:t>
            </w:r>
            <w:r w:rsidR="00A502A1" w:rsidRPr="00A502A1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8F008B" w:rsidTr="00F303A1">
        <w:tc>
          <w:tcPr>
            <w:tcW w:w="1350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7" w:type="dxa"/>
              <w:bottom w:w="57" w:type="dxa"/>
            </w:tcMar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6-OHDA: 6-hydroxydopamine; ANG II: </w:t>
            </w:r>
            <w:proofErr w:type="spellStart"/>
            <w:r w:rsidRPr="00C473EB">
              <w:rPr>
                <w:rFonts w:ascii="Times New Roman" w:hAnsi="Times New Roman"/>
              </w:rPr>
              <w:t>Angiotensin</w:t>
            </w:r>
            <w:proofErr w:type="spellEnd"/>
            <w:r w:rsidRPr="00C473EB">
              <w:rPr>
                <w:rFonts w:ascii="Times New Roman" w:hAnsi="Times New Roman"/>
              </w:rPr>
              <w:t xml:space="preserve"> II; BDL: Bile </w:t>
            </w:r>
            <w:proofErr w:type="spellStart"/>
            <w:r w:rsidRPr="00C473EB">
              <w:rPr>
                <w:rFonts w:ascii="Times New Roman" w:hAnsi="Times New Roman"/>
              </w:rPr>
              <w:t>duct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ligation</w:t>
            </w:r>
            <w:proofErr w:type="spellEnd"/>
            <w:r w:rsidRPr="00C473EB">
              <w:rPr>
                <w:rFonts w:ascii="Times New Roman" w:hAnsi="Times New Roman"/>
              </w:rPr>
              <w:t xml:space="preserve">; BLE: </w:t>
            </w:r>
            <w:proofErr w:type="spellStart"/>
            <w:r w:rsidRPr="00C473EB">
              <w:rPr>
                <w:rFonts w:ascii="Times New Roman" w:hAnsi="Times New Roman"/>
              </w:rPr>
              <w:t>bleomycin</w:t>
            </w:r>
            <w:proofErr w:type="spellEnd"/>
            <w:r w:rsidRPr="00C473EB">
              <w:rPr>
                <w:rFonts w:ascii="Times New Roman" w:hAnsi="Times New Roman"/>
              </w:rPr>
              <w:t xml:space="preserve">; COX: </w:t>
            </w:r>
            <w:proofErr w:type="spellStart"/>
            <w:r w:rsidRPr="00C473EB">
              <w:rPr>
                <w:rFonts w:ascii="Times New Roman" w:hAnsi="Times New Roman"/>
              </w:rPr>
              <w:t>Cyclooxygenase</w:t>
            </w:r>
            <w:proofErr w:type="spellEnd"/>
            <w:r w:rsidRPr="00C473EB">
              <w:rPr>
                <w:rFonts w:ascii="Times New Roman" w:hAnsi="Times New Roman"/>
              </w:rPr>
              <w:t xml:space="preserve">; CS: the </w:t>
            </w:r>
            <w:proofErr w:type="spellStart"/>
            <w:r w:rsidRPr="00C473EB">
              <w:rPr>
                <w:rFonts w:ascii="Times New Roman" w:hAnsi="Times New Roman"/>
              </w:rPr>
              <w:t>cigarette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smoke</w:t>
            </w:r>
            <w:proofErr w:type="spellEnd"/>
            <w:r w:rsidRPr="00C473EB">
              <w:rPr>
                <w:rFonts w:ascii="Times New Roman" w:hAnsi="Times New Roman"/>
              </w:rPr>
              <w:t xml:space="preserve">; DMN: </w:t>
            </w:r>
            <w:proofErr w:type="spellStart"/>
            <w:r w:rsidRPr="00C473EB">
              <w:rPr>
                <w:rFonts w:ascii="Times New Roman" w:hAnsi="Times New Roman"/>
              </w:rPr>
              <w:t>Dimethylnitrosamine</w:t>
            </w:r>
            <w:proofErr w:type="spellEnd"/>
            <w:r w:rsidRPr="00C473EB">
              <w:rPr>
                <w:rFonts w:ascii="Times New Roman" w:hAnsi="Times New Roman"/>
              </w:rPr>
              <w:t xml:space="preserve">; DSS: </w:t>
            </w:r>
            <w:proofErr w:type="spellStart"/>
            <w:r w:rsidRPr="00C473EB">
              <w:rPr>
                <w:rFonts w:ascii="Times New Roman" w:hAnsi="Times New Roman"/>
              </w:rPr>
              <w:t>dextran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sulfate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sodium</w:t>
            </w:r>
            <w:proofErr w:type="spellEnd"/>
            <w:r w:rsidRPr="00C473EB">
              <w:rPr>
                <w:rFonts w:ascii="Times New Roman" w:hAnsi="Times New Roman"/>
              </w:rPr>
              <w:t xml:space="preserve">; EAC: </w:t>
            </w:r>
            <w:proofErr w:type="spellStart"/>
            <w:r w:rsidRPr="00C473EB">
              <w:rPr>
                <w:rFonts w:ascii="Times New Roman" w:hAnsi="Times New Roman"/>
              </w:rPr>
              <w:t>Ehrlich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ascites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carcinoma</w:t>
            </w:r>
            <w:proofErr w:type="spellEnd"/>
            <w:r w:rsidRPr="00C473EB">
              <w:rPr>
                <w:rFonts w:ascii="Times New Roman" w:hAnsi="Times New Roman"/>
              </w:rPr>
              <w:t xml:space="preserve">; EAE: </w:t>
            </w:r>
            <w:proofErr w:type="spellStart"/>
            <w:r w:rsidRPr="00C473EB">
              <w:rPr>
                <w:rFonts w:ascii="Times New Roman" w:hAnsi="Times New Roman"/>
              </w:rPr>
              <w:t>Experimental</w:t>
            </w:r>
            <w:proofErr w:type="spellEnd"/>
            <w:r w:rsidRPr="00C473EB">
              <w:rPr>
                <w:rFonts w:ascii="Times New Roman" w:hAnsi="Times New Roman"/>
              </w:rPr>
              <w:t xml:space="preserve"> autoimmune </w:t>
            </w:r>
            <w:proofErr w:type="spellStart"/>
            <w:r w:rsidRPr="00C473EB">
              <w:rPr>
                <w:rFonts w:ascii="Times New Roman" w:hAnsi="Times New Roman"/>
              </w:rPr>
              <w:t>encephalomyelitis</w:t>
            </w:r>
            <w:proofErr w:type="spellEnd"/>
            <w:r w:rsidRPr="00C473EB">
              <w:rPr>
                <w:rFonts w:ascii="Times New Roman" w:hAnsi="Times New Roman"/>
              </w:rPr>
              <w:t xml:space="preserve">; </w:t>
            </w:r>
            <w:proofErr w:type="spellStart"/>
            <w:r w:rsidRPr="00C473EB">
              <w:rPr>
                <w:rFonts w:ascii="Times New Roman" w:hAnsi="Times New Roman"/>
              </w:rPr>
              <w:t>iNOS</w:t>
            </w:r>
            <w:proofErr w:type="spellEnd"/>
            <w:r w:rsidRPr="00C473EB">
              <w:rPr>
                <w:rFonts w:ascii="Times New Roman" w:hAnsi="Times New Roman"/>
              </w:rPr>
              <w:t xml:space="preserve">: </w:t>
            </w:r>
            <w:proofErr w:type="spellStart"/>
            <w:r w:rsidRPr="00C473EB">
              <w:rPr>
                <w:rFonts w:ascii="Times New Roman" w:hAnsi="Times New Roman"/>
              </w:rPr>
              <w:t>inducible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Nitrogenoxide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Synthase</w:t>
            </w:r>
            <w:proofErr w:type="spellEnd"/>
            <w:r w:rsidRPr="00C473EB">
              <w:rPr>
                <w:rFonts w:ascii="Times New Roman" w:hAnsi="Times New Roman"/>
              </w:rPr>
              <w:t xml:space="preserve">; LPS: </w:t>
            </w:r>
            <w:proofErr w:type="spellStart"/>
            <w:r w:rsidRPr="00C473EB">
              <w:rPr>
                <w:rFonts w:ascii="Times New Roman" w:hAnsi="Times New Roman"/>
              </w:rPr>
              <w:t>Lipopolysacharide</w:t>
            </w:r>
            <w:proofErr w:type="spellEnd"/>
            <w:r w:rsidRPr="00C473EB">
              <w:rPr>
                <w:rFonts w:ascii="Times New Roman" w:hAnsi="Times New Roman"/>
              </w:rPr>
              <w:t xml:space="preserve">; MCT: </w:t>
            </w:r>
            <w:proofErr w:type="spellStart"/>
            <w:r w:rsidRPr="00C473EB">
              <w:rPr>
                <w:rFonts w:ascii="Times New Roman" w:hAnsi="Times New Roman"/>
              </w:rPr>
              <w:t>Monocrotaline</w:t>
            </w:r>
            <w:proofErr w:type="spellEnd"/>
            <w:r w:rsidRPr="00C473EB">
              <w:rPr>
                <w:rFonts w:ascii="Times New Roman" w:hAnsi="Times New Roman"/>
              </w:rPr>
              <w:t xml:space="preserve">; MTX: </w:t>
            </w:r>
            <w:proofErr w:type="spellStart"/>
            <w:r w:rsidRPr="00C473EB">
              <w:rPr>
                <w:rFonts w:ascii="Times New Roman" w:hAnsi="Times New Roman"/>
              </w:rPr>
              <w:t>Methotrexate</w:t>
            </w:r>
            <w:proofErr w:type="spellEnd"/>
            <w:r w:rsidRPr="00C473EB">
              <w:rPr>
                <w:rFonts w:ascii="Times New Roman" w:hAnsi="Times New Roman"/>
              </w:rPr>
              <w:t xml:space="preserve">; NAP: </w:t>
            </w:r>
            <w:proofErr w:type="spellStart"/>
            <w:r w:rsidRPr="00C473EB">
              <w:rPr>
                <w:rFonts w:ascii="Times New Roman" w:hAnsi="Times New Roman"/>
              </w:rPr>
              <w:t>Naphthalene</w:t>
            </w:r>
            <w:proofErr w:type="spellEnd"/>
            <w:r w:rsidRPr="00C473EB">
              <w:rPr>
                <w:rFonts w:ascii="Times New Roman" w:hAnsi="Times New Roman"/>
              </w:rPr>
              <w:t xml:space="preserve">; OBS: </w:t>
            </w:r>
            <w:proofErr w:type="spellStart"/>
            <w:r w:rsidRPr="00C473EB">
              <w:rPr>
                <w:rFonts w:ascii="Times New Roman" w:hAnsi="Times New Roman"/>
              </w:rPr>
              <w:t>Obesity</w:t>
            </w:r>
            <w:proofErr w:type="spellEnd"/>
            <w:r w:rsidRPr="00C473EB">
              <w:rPr>
                <w:rFonts w:ascii="Times New Roman" w:hAnsi="Times New Roman"/>
              </w:rPr>
              <w:t xml:space="preserve">; ODC: </w:t>
            </w:r>
            <w:proofErr w:type="spellStart"/>
            <w:r w:rsidRPr="00C473EB">
              <w:rPr>
                <w:rFonts w:ascii="Times New Roman" w:hAnsi="Times New Roman"/>
              </w:rPr>
              <w:t>Ornithine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decarboxylase</w:t>
            </w:r>
            <w:proofErr w:type="spellEnd"/>
            <w:r w:rsidRPr="00C473EB">
              <w:rPr>
                <w:rFonts w:ascii="Times New Roman" w:hAnsi="Times New Roman"/>
              </w:rPr>
              <w:t xml:space="preserve">; OVA: </w:t>
            </w:r>
            <w:proofErr w:type="spellStart"/>
            <w:r w:rsidRPr="00C473EB">
              <w:rPr>
                <w:rFonts w:ascii="Times New Roman" w:hAnsi="Times New Roman"/>
              </w:rPr>
              <w:t>ovalbumin</w:t>
            </w:r>
            <w:proofErr w:type="spellEnd"/>
            <w:r w:rsidRPr="00C473EB">
              <w:rPr>
                <w:rFonts w:ascii="Times New Roman" w:hAnsi="Times New Roman"/>
              </w:rPr>
              <w:t xml:space="preserve">; ST: </w:t>
            </w:r>
            <w:proofErr w:type="spellStart"/>
            <w:r w:rsidRPr="00C473EB">
              <w:rPr>
                <w:rFonts w:ascii="Times New Roman" w:hAnsi="Times New Roman"/>
              </w:rPr>
              <w:t>Steatosis</w:t>
            </w:r>
            <w:proofErr w:type="spellEnd"/>
            <w:r w:rsidRPr="00C473EB">
              <w:rPr>
                <w:rFonts w:ascii="Times New Roman" w:hAnsi="Times New Roman"/>
              </w:rPr>
              <w:t xml:space="preserve">; STZ: </w:t>
            </w:r>
            <w:proofErr w:type="spellStart"/>
            <w:r w:rsidRPr="00C473EB">
              <w:rPr>
                <w:rFonts w:ascii="Times New Roman" w:hAnsi="Times New Roman"/>
              </w:rPr>
              <w:t>Streptozotocin</w:t>
            </w:r>
            <w:proofErr w:type="spellEnd"/>
            <w:r w:rsidRPr="00C473EB">
              <w:rPr>
                <w:rFonts w:ascii="Times New Roman" w:hAnsi="Times New Roman"/>
              </w:rPr>
              <w:t xml:space="preserve">; TNBS: </w:t>
            </w:r>
            <w:proofErr w:type="spellStart"/>
            <w:r w:rsidRPr="00C473EB">
              <w:rPr>
                <w:rFonts w:ascii="Times New Roman" w:hAnsi="Times New Roman"/>
              </w:rPr>
              <w:t>trinitrobenzenesulphonic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acid</w:t>
            </w:r>
            <w:proofErr w:type="spellEnd"/>
            <w:r w:rsidRPr="00C473EB">
              <w:rPr>
                <w:rFonts w:ascii="Times New Roman" w:hAnsi="Times New Roman"/>
              </w:rPr>
              <w:t>; UVB: Ultraviolet radiation B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: intra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gastrically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; iv: intravenous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: intraperitoneally;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: per oral;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ffect are indicated by ↓: reduction; ↑: enhancement</w:t>
            </w:r>
            <w:proofErr w:type="gramStart"/>
            <w:r w:rsidRPr="00C473EB">
              <w:rPr>
                <w:rFonts w:ascii="Times New Roman" w:hAnsi="Times New Roman"/>
                <w:lang w:val="en-US"/>
              </w:rPr>
              <w:t xml:space="preserve">; </w:t>
            </w:r>
            <w:proofErr w:type="gram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>: no effect.</w:t>
            </w:r>
          </w:p>
        </w:tc>
      </w:tr>
    </w:tbl>
    <w:p w:rsidR="00E61D19" w:rsidRDefault="00E61D19" w:rsidP="00E61D19">
      <w:pPr>
        <w:rPr>
          <w:rFonts w:ascii="Times New Roman" w:hAnsi="Times New Roman"/>
          <w:sz w:val="24"/>
          <w:szCs w:val="24"/>
          <w:lang w:val="en-US"/>
        </w:rPr>
      </w:pPr>
    </w:p>
    <w:p w:rsidR="00A502A1" w:rsidRPr="00A502A1" w:rsidRDefault="00A502A1" w:rsidP="00E61D19">
      <w:pPr>
        <w:rPr>
          <w:rFonts w:ascii="Times New Roman" w:hAnsi="Times New Roman"/>
          <w:b/>
          <w:sz w:val="24"/>
          <w:szCs w:val="24"/>
          <w:lang w:val="en-US"/>
        </w:rPr>
      </w:pPr>
      <w:r w:rsidRPr="00A502A1">
        <w:rPr>
          <w:rFonts w:ascii="Times New Roman" w:hAnsi="Times New Roman"/>
          <w:b/>
          <w:sz w:val="24"/>
          <w:szCs w:val="24"/>
          <w:lang w:val="en-US"/>
        </w:rPr>
        <w:t>References</w:t>
      </w:r>
    </w:p>
    <w:p w:rsidR="00A502A1" w:rsidRPr="00A502A1" w:rsidRDefault="00FB6250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lang w:val="en-US"/>
        </w:rPr>
        <w:fldChar w:fldCharType="begin"/>
      </w:r>
      <w:r w:rsidR="00A502A1">
        <w:rPr>
          <w:lang w:val="en-US"/>
        </w:rPr>
        <w:instrText xml:space="preserve"> ADDIN REFMGR.REFLIST </w:instrText>
      </w:r>
      <w:r>
        <w:rPr>
          <w:lang w:val="en-US"/>
        </w:rPr>
        <w:fldChar w:fldCharType="separate"/>
      </w:r>
      <w:r w:rsidR="00A502A1" w:rsidRPr="00A502A1">
        <w:rPr>
          <w:rFonts w:ascii="Times New Roman" w:hAnsi="Times New Roman"/>
          <w:noProof/>
          <w:lang w:val="en-US"/>
        </w:rPr>
        <w:tab/>
        <w:t xml:space="preserve">1. </w:t>
      </w:r>
      <w:r w:rsidR="00A502A1" w:rsidRPr="00A502A1">
        <w:rPr>
          <w:rFonts w:ascii="Times New Roman" w:hAnsi="Times New Roman"/>
          <w:noProof/>
          <w:lang w:val="en-US"/>
        </w:rPr>
        <w:tab/>
        <w:t>Bedirli A, Salman B, Pasaoglu H, Ofluoglu E, Sakrak O (2010) Effects of Nuclear Factor-kappaB Inhibitors on Colon Anastomotic Healing in Rats. J Surg Res</w:t>
      </w:r>
      <w:r w:rsidR="008F008B">
        <w:rPr>
          <w:rFonts w:ascii="Times New Roman" w:hAnsi="Times New Roman"/>
          <w:noProof/>
          <w:lang w:val="en-US"/>
        </w:rPr>
        <w:t>.</w:t>
      </w:r>
      <w:r w:rsidR="00A502A1" w:rsidRPr="00A502A1">
        <w:rPr>
          <w:rFonts w:ascii="Times New Roman" w:hAnsi="Times New Roman"/>
          <w:noProof/>
          <w:lang w:val="en-US"/>
        </w:rPr>
        <w:t xml:space="preserve"> </w:t>
      </w:r>
      <w:r w:rsidR="008F008B">
        <w:rPr>
          <w:rFonts w:ascii="Times New Roman" w:hAnsi="Times New Roman"/>
          <w:noProof/>
          <w:lang w:val="en-US"/>
        </w:rPr>
        <w:t>DOI</w:t>
      </w:r>
      <w:r w:rsidR="008F008B" w:rsidRPr="006D1957">
        <w:rPr>
          <w:rFonts w:ascii="Times New Roman" w:hAnsi="Times New Roman"/>
          <w:noProof/>
          <w:szCs w:val="24"/>
          <w:lang w:val="en-US"/>
        </w:rPr>
        <w:t>:10.1016/j.jss.2010.01.028</w:t>
      </w:r>
      <w:r w:rsidR="00A502A1" w:rsidRPr="00A502A1">
        <w:rPr>
          <w:rFonts w:ascii="Times New Roman" w:hAnsi="Times New Roman"/>
          <w:noProof/>
          <w:lang w:val="en-US"/>
        </w:rPr>
        <w:t>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. </w:t>
      </w:r>
      <w:r w:rsidRPr="00A502A1">
        <w:rPr>
          <w:rFonts w:ascii="Times New Roman" w:hAnsi="Times New Roman"/>
          <w:noProof/>
          <w:lang w:val="en-US"/>
        </w:rPr>
        <w:tab/>
        <w:t>Martin AR, Villegas I, Sanchez-Hidalgo M, de la Lastra CA (2006) The effects of resveratrol, a phytoalexin derived from red wines, on chronic inflammation induced in an experimentally induced colitis model. Br J Pharmacol 147: 873-885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3. </w:t>
      </w:r>
      <w:r w:rsidRPr="00A502A1">
        <w:rPr>
          <w:rFonts w:ascii="Times New Roman" w:hAnsi="Times New Roman"/>
          <w:noProof/>
          <w:lang w:val="en-US"/>
        </w:rPr>
        <w:tab/>
        <w:t>Larrosa M, Yanez-Gascon MJ, Selma MV, Gonzalez-Sarrias A, Toti S et al. (2009) Effect of a low dose of dietary resveratrol on colon microbiota, inflammation and tissue damage in a DSS-induced colitis rat model. J Agric Food Chem 57: 2211-2220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4. </w:t>
      </w:r>
      <w:r w:rsidRPr="00A502A1">
        <w:rPr>
          <w:rFonts w:ascii="Times New Roman" w:hAnsi="Times New Roman"/>
          <w:noProof/>
          <w:lang w:val="en-US"/>
        </w:rPr>
        <w:tab/>
        <w:t>Sengottuvelan M, Deeptha K, Nalini N (2009) Influence of dietary resveratrol on early and late molecular markers of 1,2-dimethylhydrazine-induced colon carcinogenesis. Nutrition 25: 1169-1176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5. </w:t>
      </w:r>
      <w:r w:rsidRPr="00A502A1">
        <w:rPr>
          <w:rFonts w:ascii="Times New Roman" w:hAnsi="Times New Roman"/>
          <w:noProof/>
          <w:lang w:val="en-US"/>
        </w:rPr>
        <w:tab/>
        <w:t>Hong SW, Jung KH, Zheng HM, Lee HS, Suh JK et al. (2010) The protective effect of resveratrol on dimethylnitrosamine-induced liver fibrosis in rats. Arch Pharm Research 33: 601-609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lastRenderedPageBreak/>
        <w:tab/>
        <w:t xml:space="preserve">6. </w:t>
      </w:r>
      <w:r w:rsidRPr="00A502A1">
        <w:rPr>
          <w:rFonts w:ascii="Times New Roman" w:hAnsi="Times New Roman"/>
          <w:noProof/>
          <w:lang w:val="en-US"/>
        </w:rPr>
        <w:tab/>
        <w:t>Kumar A, Sharma SS (2010) NF-kappaB inhibitory action of resveratrol: A probable mechanism of neuroprotection in experimental diabetic neuropathy. Biochem Biophys Res Commun 394: 360-365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7. </w:t>
      </w:r>
      <w:r w:rsidRPr="00A502A1">
        <w:rPr>
          <w:rFonts w:ascii="Times New Roman" w:hAnsi="Times New Roman"/>
          <w:noProof/>
          <w:lang w:val="en-US"/>
        </w:rPr>
        <w:tab/>
        <w:t>Palsamy P, Subramanian S (2010) Ameliorative potential of resveratrol on proinflammatory cytokines, hyperglycemia mediated oxidative stress, and pancreatic beta-cell dysfunction in streptozotocin-nicotinamide-induced diabetic rats. J Cell Physiol 224: 423-432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8. </w:t>
      </w:r>
      <w:r w:rsidRPr="00A502A1">
        <w:rPr>
          <w:rFonts w:ascii="Times New Roman" w:hAnsi="Times New Roman"/>
          <w:noProof/>
          <w:lang w:val="en-US"/>
        </w:rPr>
        <w:tab/>
        <w:t>Tunali-Akbay T, Sehirli O, Ercan F, Sener G (2010) Resveratrol protects against methotrexate-induced hepatic injury in rats. J Pharm Pharm Sci 13: 303-310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9. </w:t>
      </w:r>
      <w:r w:rsidRPr="00A502A1">
        <w:rPr>
          <w:rFonts w:ascii="Times New Roman" w:hAnsi="Times New Roman"/>
          <w:noProof/>
          <w:lang w:val="en-US"/>
        </w:rPr>
        <w:tab/>
        <w:t>Csiszar A, Labinskyy N, Olson S, Pinto JT, Gupte S et al. (2009) Resveratrol prevents monocrotaline-induced pulmonary hypertension in rats. Hypertension 54: 668-675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0. </w:t>
      </w:r>
      <w:r w:rsidRPr="00A502A1">
        <w:rPr>
          <w:rFonts w:ascii="Times New Roman" w:hAnsi="Times New Roman"/>
          <w:noProof/>
          <w:lang w:val="en-US"/>
        </w:rPr>
        <w:tab/>
        <w:t>Rivera L, Moron R, Zarzuelo A, Galisteo M (2009) Long-term resveratrol administration reduces metabolic disturbances and lowers blood pressure in obese Zucker rats. Biochem Pharmacol 77: 1053-1063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1. </w:t>
      </w:r>
      <w:r w:rsidRPr="00A502A1">
        <w:rPr>
          <w:rFonts w:ascii="Times New Roman" w:hAnsi="Times New Roman"/>
          <w:noProof/>
          <w:lang w:val="en-US"/>
        </w:rPr>
        <w:tab/>
        <w:t>Csiszar A, Labinskyy N, Podlutsky A, Kaminski PM, Wolin MS et al. (2008) Vasoprotective effects of resveratrol and SIRT1: attenuation of cigarette smoke-induced oxidative stress and proinflammatory phenotypic alterations. Am J Physiol Heart Circ Physiol 294: H2721-H2735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2. </w:t>
      </w:r>
      <w:r w:rsidRPr="00A502A1">
        <w:rPr>
          <w:rFonts w:ascii="Times New Roman" w:hAnsi="Times New Roman"/>
          <w:noProof/>
          <w:lang w:val="en-US"/>
        </w:rPr>
        <w:tab/>
        <w:t>Jin F, Wu Q, Lu YF, Gong QH, Shi JS (2008) Neuroprotective effect of resveratrol on 6-OHDA-induced Parkinson's disease in rats. Eur J Pharmacol 600: 78-82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3. </w:t>
      </w:r>
      <w:r w:rsidRPr="00A502A1">
        <w:rPr>
          <w:rFonts w:ascii="Times New Roman" w:hAnsi="Times New Roman"/>
          <w:noProof/>
          <w:lang w:val="en-US"/>
        </w:rPr>
        <w:tab/>
        <w:t>Bujanda L, Hijona E, Larzabal M, Beraza M, Aldazabal P et al. (2008) Resveratrol inhibits nonalcoholic fatty liver disease in rats. BMC Gastroenterol 8: 40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4. </w:t>
      </w:r>
      <w:r w:rsidRPr="00A502A1">
        <w:rPr>
          <w:rFonts w:ascii="Times New Roman" w:hAnsi="Times New Roman"/>
          <w:noProof/>
          <w:lang w:val="en-US"/>
        </w:rPr>
        <w:tab/>
        <w:t>Sener G, Topaloglu N, Ozer SA, Ercan F, Gedik N (2007) Resveratrol alleviates bleomycin-induced lung injury in rats. Pulm Pharmacol Ther 20: 642-649.</w:t>
      </w:r>
    </w:p>
    <w:p w:rsidR="00A502A1" w:rsidRPr="00AF0610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5. </w:t>
      </w:r>
      <w:r w:rsidRPr="00A502A1">
        <w:rPr>
          <w:rFonts w:ascii="Times New Roman" w:hAnsi="Times New Roman"/>
          <w:noProof/>
          <w:lang w:val="en-US"/>
        </w:rPr>
        <w:tab/>
        <w:t xml:space="preserve">Ara C, Kirimlioglu H, Karabulut AB, Coban S, Ay S et al. (2005) Protective effect of resveratrol against oxidative stress in cholestasis. </w:t>
      </w:r>
      <w:r w:rsidRPr="00AF0610">
        <w:rPr>
          <w:rFonts w:ascii="Times New Roman" w:hAnsi="Times New Roman"/>
          <w:noProof/>
        </w:rPr>
        <w:t>J Surg Res 127: 112-117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F0610">
        <w:rPr>
          <w:rFonts w:ascii="Times New Roman" w:hAnsi="Times New Roman"/>
          <w:noProof/>
        </w:rPr>
        <w:tab/>
        <w:t xml:space="preserve">16. </w:t>
      </w:r>
      <w:r w:rsidRPr="00AF0610">
        <w:rPr>
          <w:rFonts w:ascii="Times New Roman" w:hAnsi="Times New Roman"/>
          <w:noProof/>
        </w:rPr>
        <w:tab/>
        <w:t xml:space="preserve">Cui X, Jin Y, Hofseth AB, Pena E, Habiger J et al. </w:t>
      </w:r>
      <w:r w:rsidRPr="00A502A1">
        <w:rPr>
          <w:rFonts w:ascii="Times New Roman" w:hAnsi="Times New Roman"/>
          <w:noProof/>
          <w:lang w:val="en-US"/>
        </w:rPr>
        <w:t>(2010) Resveratrol suppresses colitis and colon cancer associated with colitis. Cancer Prev Res 3: 549-559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7. </w:t>
      </w:r>
      <w:r w:rsidRPr="00A502A1">
        <w:rPr>
          <w:rFonts w:ascii="Times New Roman" w:hAnsi="Times New Roman"/>
          <w:noProof/>
          <w:lang w:val="en-US"/>
        </w:rPr>
        <w:tab/>
        <w:t>El-Mowafy AM, El-Mesery ME, Salem HA, Al-Gayyar MM, Darweish MM (2010) Prominent chemopreventive and chemoenhancing effects for resveratrol: unraveling molecular targets and the role of C-reactive protein. Chemotherapy 56: 60-65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lastRenderedPageBreak/>
        <w:tab/>
        <w:t xml:space="preserve">18. </w:t>
      </w:r>
      <w:r w:rsidRPr="00A502A1">
        <w:rPr>
          <w:rFonts w:ascii="Times New Roman" w:hAnsi="Times New Roman"/>
          <w:noProof/>
          <w:lang w:val="en-US"/>
        </w:rPr>
        <w:tab/>
        <w:t>Larrosa M, Tome-Carneiro J, Yanez-Gascon MJ, Alcantara D, Selma MV et al. (2010) Preventive oral treatment with resveratrol pro-prodrugs drastically reduce colon inflammation in rodents. J Med Chem 53: 7365-7376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19. </w:t>
      </w:r>
      <w:r w:rsidRPr="00A502A1">
        <w:rPr>
          <w:rFonts w:ascii="Times New Roman" w:hAnsi="Times New Roman"/>
          <w:noProof/>
          <w:lang w:val="en-US"/>
        </w:rPr>
        <w:tab/>
        <w:t>Sanchez-Fidalgo S, Cardeno A, Villegas I, Talero E, de la Lastra CA (2010) Dietary supplementation of resveratrol attenuates chronic colonic inflammation in mice. Eur J Pharmacol 633: 78-84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0. </w:t>
      </w:r>
      <w:r w:rsidRPr="00A502A1">
        <w:rPr>
          <w:rFonts w:ascii="Times New Roman" w:hAnsi="Times New Roman"/>
          <w:noProof/>
          <w:lang w:val="en-US"/>
        </w:rPr>
        <w:tab/>
        <w:t>Singh UP, Singh NP, Singh B, Hofseth LJ, Price RL et al. (2010) Resveratrol (trans-3,5,4'-trihydroxystilbene) induces silent mating type information regulation-1 and down-regulates nuclear transcription factor-kappaB activation to abrogate dextran sulfate sodium-induced colitis. J Pharmacol Exp Ther 332: 829-839.</w:t>
      </w:r>
    </w:p>
    <w:p w:rsidR="00A502A1" w:rsidRPr="00AF0610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1. </w:t>
      </w:r>
      <w:r w:rsidRPr="00A502A1">
        <w:rPr>
          <w:rFonts w:ascii="Times New Roman" w:hAnsi="Times New Roman"/>
          <w:noProof/>
          <w:lang w:val="en-US"/>
        </w:rPr>
        <w:tab/>
        <w:t xml:space="preserve">Yao J, Wang JY, Liu L, Li YX, Xun AY et al. (2010) Anti-oxidant effects of resveratrol on mice with DSS-induced ulcerative colitis. </w:t>
      </w:r>
      <w:r w:rsidRPr="00AF0610">
        <w:rPr>
          <w:rFonts w:ascii="Times New Roman" w:hAnsi="Times New Roman"/>
          <w:noProof/>
        </w:rPr>
        <w:t>Arch Med Res 41: 288-294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F0610">
        <w:rPr>
          <w:rFonts w:ascii="Times New Roman" w:hAnsi="Times New Roman"/>
          <w:noProof/>
        </w:rPr>
        <w:tab/>
        <w:t xml:space="preserve">22. </w:t>
      </w:r>
      <w:r w:rsidRPr="00AF0610">
        <w:rPr>
          <w:rFonts w:ascii="Times New Roman" w:hAnsi="Times New Roman"/>
          <w:noProof/>
        </w:rPr>
        <w:tab/>
        <w:t xml:space="preserve">Zhang H, Morgan B, Potter BJ, Ma L, Dellsperger KC et al. </w:t>
      </w:r>
      <w:r w:rsidRPr="00A502A1">
        <w:rPr>
          <w:rFonts w:ascii="Times New Roman" w:hAnsi="Times New Roman"/>
          <w:noProof/>
          <w:lang w:val="en-US"/>
        </w:rPr>
        <w:t>(2010) Resveratrol improves left ventricular diastolic relaxation in type 2 diabetes by inhibiting oxidative/nitrative stress. Am J Physiol Heart Circ Physiol 299: H985-H994.</w:t>
      </w:r>
    </w:p>
    <w:p w:rsidR="00A502A1" w:rsidRPr="00AF0610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3. </w:t>
      </w:r>
      <w:r w:rsidRPr="00A502A1">
        <w:rPr>
          <w:rFonts w:ascii="Times New Roman" w:hAnsi="Times New Roman"/>
          <w:noProof/>
          <w:lang w:val="en-US"/>
        </w:rPr>
        <w:tab/>
        <w:t xml:space="preserve">Inanaga K, Ichiki T, Matsuura H, Miyazaki R, Hashimoto T et al. (2009) Resveratrol attenuates angiotensin II-induced interleukin-6 expression and perivascular fibrosis. </w:t>
      </w:r>
      <w:r w:rsidRPr="00AF0610">
        <w:rPr>
          <w:rFonts w:ascii="Times New Roman" w:hAnsi="Times New Roman"/>
          <w:noProof/>
        </w:rPr>
        <w:t>Hypertens Res 32: 466-471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F0610">
        <w:rPr>
          <w:rFonts w:ascii="Times New Roman" w:hAnsi="Times New Roman"/>
          <w:noProof/>
        </w:rPr>
        <w:tab/>
        <w:t xml:space="preserve">24. </w:t>
      </w:r>
      <w:r w:rsidRPr="00AF0610">
        <w:rPr>
          <w:rFonts w:ascii="Times New Roman" w:hAnsi="Times New Roman"/>
          <w:noProof/>
        </w:rPr>
        <w:tab/>
        <w:t xml:space="preserve">Lee M, Kim S, Kwon OK, Oh SR, Lee HK et al. </w:t>
      </w:r>
      <w:r w:rsidRPr="00A502A1">
        <w:rPr>
          <w:rFonts w:ascii="Times New Roman" w:hAnsi="Times New Roman"/>
          <w:noProof/>
          <w:lang w:val="en-US"/>
        </w:rPr>
        <w:t>(2009) Anti-inflammatory and anti-asthmatic effects of resveratrol, a polyphenolic stilbene, in a mouse model of allergic asthma. Int Immunopharmacol 9: 418-424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5. </w:t>
      </w:r>
      <w:r w:rsidRPr="00A502A1">
        <w:rPr>
          <w:rFonts w:ascii="Times New Roman" w:hAnsi="Times New Roman"/>
          <w:noProof/>
          <w:lang w:val="en-US"/>
        </w:rPr>
        <w:tab/>
        <w:t>Sehirli O, Tozan A, Omurtag GZ, Cetinel S, Contuk G et al. (2008) Protective effect of resveratrol against naphthalene-induced oxidative stress in mice. Ecotoxicol Environ Safety 71: 301-308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6. </w:t>
      </w:r>
      <w:r w:rsidRPr="00A502A1">
        <w:rPr>
          <w:rFonts w:ascii="Times New Roman" w:hAnsi="Times New Roman"/>
          <w:noProof/>
          <w:lang w:val="en-US"/>
        </w:rPr>
        <w:tab/>
        <w:t>Li T, Fan GX, Wang W, Li T, Yuan YK (2007) Resveratrol induces apoptosis, influences IL-6 and exerts immunomodulatory effect on mouse lymphocytic leukemia both in vitro and in vivo. Int Immunopharmacol 7: 1221-1231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7. </w:t>
      </w:r>
      <w:r w:rsidRPr="00A502A1">
        <w:rPr>
          <w:rFonts w:ascii="Times New Roman" w:hAnsi="Times New Roman"/>
          <w:noProof/>
          <w:lang w:val="en-US"/>
        </w:rPr>
        <w:tab/>
        <w:t>Norata GD, Marchesi P, Passamonti S, Pirillo A, Violi F et al. (2007) Anti-inflammatory and anti-atherogenic effects of cathechin, caffeic acid and trans-resveratrol in apolipoprotein E deficient mice. Atherosclerosis 191: 265-271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8. </w:t>
      </w:r>
      <w:r w:rsidRPr="00A502A1">
        <w:rPr>
          <w:rFonts w:ascii="Times New Roman" w:hAnsi="Times New Roman"/>
          <w:noProof/>
          <w:lang w:val="en-US"/>
        </w:rPr>
        <w:tab/>
        <w:t>Sharma S, Chopra K, Kulkarni SK (2007) Effect of insulin and its combination with resveratrol or curcumin in attenuation of diabetic neuropathic pain: participation of nitric oxide and TNF-alpha. Phytother Res 21: 278-283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29. </w:t>
      </w:r>
      <w:r w:rsidRPr="00A502A1">
        <w:rPr>
          <w:rFonts w:ascii="Times New Roman" w:hAnsi="Times New Roman"/>
          <w:noProof/>
          <w:lang w:val="en-US"/>
        </w:rPr>
        <w:tab/>
        <w:t>Singh NP, Hegde V, Hofseth LJ, Nagarkatti M, Nagarkatti P (2007) Resveratrol (trans-3,5,4'-trihydroxystilbene) ameliorates experimental allergic encephalomyelitis, primarily via induction of apoptosis in T cells involving activation of aryl hydrocarbon receptor and estrogen receptor. Mol Pharmacol 72: 1508-1521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lastRenderedPageBreak/>
        <w:tab/>
        <w:t xml:space="preserve">30. </w:t>
      </w:r>
      <w:r w:rsidRPr="00A502A1">
        <w:rPr>
          <w:rFonts w:ascii="Times New Roman" w:hAnsi="Times New Roman"/>
          <w:noProof/>
          <w:lang w:val="en-US"/>
        </w:rPr>
        <w:tab/>
        <w:t>Afaq F, Adhami VM, Ahmad N (2003) Prevention of short-term ultraviolet B radiation-mediated damages by resveratrol in SKH-1 hairless mice. Toxicol Appl Pharmacol 186: 28-37.</w:t>
      </w:r>
    </w:p>
    <w:p w:rsidR="00A502A1" w:rsidRPr="00A502A1" w:rsidRDefault="00A502A1" w:rsidP="00A502A1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A502A1">
        <w:rPr>
          <w:rFonts w:ascii="Times New Roman" w:hAnsi="Times New Roman"/>
          <w:noProof/>
          <w:lang w:val="en-US"/>
        </w:rPr>
        <w:tab/>
        <w:t xml:space="preserve">31. </w:t>
      </w:r>
      <w:r w:rsidRPr="00A502A1">
        <w:rPr>
          <w:rFonts w:ascii="Times New Roman" w:hAnsi="Times New Roman"/>
          <w:noProof/>
          <w:lang w:val="en-US"/>
        </w:rPr>
        <w:tab/>
        <w:t>Liu HS, Pan CE, Yang W, Liu XM (2003) Antitumor and immunomodulatory activity of resveratrol on experimentally implanted tumor of H22 in Balb/c mice. World J Gastroenterol 9: 1474-1476.</w:t>
      </w:r>
    </w:p>
    <w:p w:rsidR="00A502A1" w:rsidRDefault="00A502A1" w:rsidP="00A502A1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noProof/>
          <w:lang w:val="en-US"/>
        </w:rPr>
      </w:pPr>
    </w:p>
    <w:p w:rsidR="00694A2B" w:rsidRPr="00E61D19" w:rsidRDefault="00FB6250">
      <w:pPr>
        <w:rPr>
          <w:lang w:val="en-US"/>
        </w:rPr>
      </w:pPr>
      <w:r>
        <w:rPr>
          <w:lang w:val="en-US"/>
        </w:rPr>
        <w:fldChar w:fldCharType="end"/>
      </w:r>
    </w:p>
    <w:sectPr w:rsidR="00694A2B" w:rsidRPr="00E61D19" w:rsidSect="00E61D19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F57FA" w:rsidRDefault="00AF57FA" w:rsidP="003C2870">
      <w:pPr>
        <w:spacing w:after="0" w:line="240" w:lineRule="auto"/>
      </w:pPr>
      <w:r>
        <w:separator/>
      </w:r>
    </w:p>
  </w:endnote>
  <w:endnote w:type="continuationSeparator" w:id="0">
    <w:p w:rsidR="00AF57FA" w:rsidRDefault="00AF57FA" w:rsidP="003C28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51F3" w:rsidRDefault="001451F3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800B8" w:rsidRPr="001451F3" w:rsidRDefault="00FB6250" w:rsidP="001451F3">
    <w:pPr>
      <w:rPr>
        <w:rFonts w:ascii="Times New Roman" w:hAnsi="Times New Roman"/>
        <w:sz w:val="24"/>
        <w:szCs w:val="24"/>
        <w:lang w:val="en-US"/>
      </w:rPr>
    </w:pPr>
    <w:r w:rsidRPr="001451F3">
      <w:rPr>
        <w:rFonts w:ascii="Times New Roman" w:hAnsi="Times New Roman"/>
      </w:rPr>
      <w:fldChar w:fldCharType="begin"/>
    </w:r>
    <w:r w:rsidR="00F05CDC" w:rsidRPr="001451F3">
      <w:rPr>
        <w:rFonts w:ascii="Times New Roman" w:hAnsi="Times New Roman"/>
        <w:lang w:val="en-US"/>
      </w:rPr>
      <w:instrText xml:space="preserve"> PAGE   \* MERGEFORMAT </w:instrText>
    </w:r>
    <w:r w:rsidRPr="001451F3">
      <w:rPr>
        <w:rFonts w:ascii="Times New Roman" w:hAnsi="Times New Roman"/>
      </w:rPr>
      <w:fldChar w:fldCharType="separate"/>
    </w:r>
    <w:r w:rsidR="008F008B">
      <w:rPr>
        <w:rFonts w:ascii="Times New Roman" w:hAnsi="Times New Roman"/>
        <w:noProof/>
        <w:lang w:val="en-US"/>
      </w:rPr>
      <w:t>5</w:t>
    </w:r>
    <w:r w:rsidRPr="001451F3">
      <w:rPr>
        <w:rFonts w:ascii="Times New Roman" w:hAnsi="Times New Roman"/>
      </w:rPr>
      <w:fldChar w:fldCharType="end"/>
    </w:r>
    <w:r w:rsidR="001451F3" w:rsidRPr="001451F3">
      <w:rPr>
        <w:rFonts w:ascii="Times New Roman" w:hAnsi="Times New Roman"/>
        <w:lang w:val="en-US"/>
      </w:rPr>
      <w:t xml:space="preserve">     </w:t>
    </w:r>
    <w:proofErr w:type="spellStart"/>
    <w:r w:rsidR="001451F3" w:rsidRPr="001451F3">
      <w:rPr>
        <w:rFonts w:ascii="Times New Roman" w:hAnsi="Times New Roman"/>
        <w:lang w:val="en-US"/>
      </w:rPr>
      <w:t>Vang</w:t>
    </w:r>
    <w:proofErr w:type="spellEnd"/>
    <w:r w:rsidR="001451F3" w:rsidRPr="001451F3">
      <w:rPr>
        <w:rFonts w:ascii="Times New Roman" w:hAnsi="Times New Roman"/>
        <w:lang w:val="en-US"/>
      </w:rPr>
      <w:t xml:space="preserve"> et </w:t>
    </w:r>
    <w:r w:rsidR="001451F3" w:rsidRPr="001451F3">
      <w:rPr>
        <w:rFonts w:ascii="Times New Roman" w:hAnsi="Times New Roman"/>
        <w:i/>
        <w:lang w:val="en-US"/>
      </w:rPr>
      <w:t>al.</w:t>
    </w:r>
    <w:r w:rsidR="001451F3" w:rsidRPr="001451F3">
      <w:rPr>
        <w:lang w:val="en-US"/>
      </w:rPr>
      <w:t xml:space="preserve">    </w:t>
    </w:r>
    <w:r w:rsidR="001451F3" w:rsidRPr="00E61D19">
      <w:rPr>
        <w:rFonts w:ascii="Times New Roman" w:hAnsi="Times New Roman"/>
        <w:sz w:val="24"/>
        <w:szCs w:val="24"/>
        <w:lang w:val="en-US"/>
      </w:rPr>
      <w:t>What is new for an old Molecule? Systematic Review and Recommendations on the use of Resveratrol</w:t>
    </w:r>
    <w:r w:rsidR="001451F3">
      <w:rPr>
        <w:rFonts w:ascii="Times New Roman" w:hAnsi="Times New Roman"/>
        <w:sz w:val="24"/>
        <w:szCs w:val="24"/>
        <w:lang w:val="en-US"/>
      </w:rPr>
      <w:t xml:space="preserve">   Table S5</w:t>
    </w:r>
  </w:p>
  <w:p w:rsidR="006800B8" w:rsidRPr="001451F3" w:rsidRDefault="00AF57FA">
    <w:pPr>
      <w:pStyle w:val="Footer"/>
      <w:rPr>
        <w:lang w:val="en-US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51F3" w:rsidRDefault="001451F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F57FA" w:rsidRDefault="00AF57FA" w:rsidP="003C2870">
      <w:pPr>
        <w:spacing w:after="0" w:line="240" w:lineRule="auto"/>
      </w:pPr>
      <w:r>
        <w:separator/>
      </w:r>
    </w:p>
  </w:footnote>
  <w:footnote w:type="continuationSeparator" w:id="0">
    <w:p w:rsidR="00AF57FA" w:rsidRDefault="00AF57FA" w:rsidP="003C287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51F3" w:rsidRDefault="001451F3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51F3" w:rsidRDefault="001451F3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451F3" w:rsidRDefault="001451F3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034C32"/>
    <w:multiLevelType w:val="hybridMultilevel"/>
    <w:tmpl w:val="BA3E7AE6"/>
    <w:lvl w:ilvl="0" w:tplc="806AC24A">
      <w:numFmt w:val="bullet"/>
      <w:lvlText w:val="•"/>
      <w:lvlJc w:val="left"/>
      <w:pPr>
        <w:ind w:left="130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E190699"/>
    <w:multiLevelType w:val="hybridMultilevel"/>
    <w:tmpl w:val="944A607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7B3689F"/>
    <w:multiLevelType w:val="hybridMultilevel"/>
    <w:tmpl w:val="B3962AC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89B2D92"/>
    <w:multiLevelType w:val="hybridMultilevel"/>
    <w:tmpl w:val="0652DC8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FC1FD9"/>
    <w:multiLevelType w:val="hybridMultilevel"/>
    <w:tmpl w:val="E1F062E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CC68BA"/>
    <w:multiLevelType w:val="hybridMultilevel"/>
    <w:tmpl w:val="ED9E69B4"/>
    <w:lvl w:ilvl="0" w:tplc="079EB5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FB63192"/>
    <w:multiLevelType w:val="hybridMultilevel"/>
    <w:tmpl w:val="30C45F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3BD3BB3"/>
    <w:multiLevelType w:val="hybridMultilevel"/>
    <w:tmpl w:val="2354D17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8BE32E7"/>
    <w:multiLevelType w:val="hybridMultilevel"/>
    <w:tmpl w:val="1DA80C9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A327B32"/>
    <w:multiLevelType w:val="hybridMultilevel"/>
    <w:tmpl w:val="0A00F7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4013FD"/>
    <w:multiLevelType w:val="hybridMultilevel"/>
    <w:tmpl w:val="FE4659B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6255A09"/>
    <w:multiLevelType w:val="hybridMultilevel"/>
    <w:tmpl w:val="A45E25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7FB5AE8"/>
    <w:multiLevelType w:val="hybridMultilevel"/>
    <w:tmpl w:val="0AD85702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D907833"/>
    <w:multiLevelType w:val="hybridMultilevel"/>
    <w:tmpl w:val="FFA054E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1423908"/>
    <w:multiLevelType w:val="hybridMultilevel"/>
    <w:tmpl w:val="4E5C6FD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6991DB1"/>
    <w:multiLevelType w:val="hybridMultilevel"/>
    <w:tmpl w:val="80D2695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A375A8F"/>
    <w:multiLevelType w:val="hybridMultilevel"/>
    <w:tmpl w:val="5E322EC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BB23D97"/>
    <w:multiLevelType w:val="hybridMultilevel"/>
    <w:tmpl w:val="DA70730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4517E12"/>
    <w:multiLevelType w:val="hybridMultilevel"/>
    <w:tmpl w:val="B3A8C3B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4602DE9"/>
    <w:multiLevelType w:val="hybridMultilevel"/>
    <w:tmpl w:val="42CCEA6E"/>
    <w:lvl w:ilvl="0" w:tplc="04060001">
      <w:start w:val="1"/>
      <w:numFmt w:val="bullet"/>
      <w:lvlText w:val=""/>
      <w:lvlJc w:val="left"/>
      <w:pPr>
        <w:ind w:left="1305" w:hanging="1305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5CB8418A"/>
    <w:multiLevelType w:val="hybridMultilevel"/>
    <w:tmpl w:val="C046DE28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1717694"/>
    <w:multiLevelType w:val="hybridMultilevel"/>
    <w:tmpl w:val="AA84125A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7A86337"/>
    <w:multiLevelType w:val="hybridMultilevel"/>
    <w:tmpl w:val="DFBE2C2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BD76FD5"/>
    <w:multiLevelType w:val="multilevel"/>
    <w:tmpl w:val="2C3A31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bullet"/>
      <w:lvlText w:val=""/>
      <w:lvlJc w:val="left"/>
      <w:pPr>
        <w:tabs>
          <w:tab w:val="num" w:pos="792"/>
        </w:tabs>
        <w:ind w:left="792" w:hanging="432"/>
      </w:pPr>
      <w:rPr>
        <w:rFonts w:ascii="Symbol" w:hAnsi="Symbol"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/>
      </w:rPr>
    </w:lvl>
  </w:abstractNum>
  <w:abstractNum w:abstractNumId="24">
    <w:nsid w:val="74331DD1"/>
    <w:multiLevelType w:val="hybridMultilevel"/>
    <w:tmpl w:val="1A2A3CF6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AEF7104"/>
    <w:multiLevelType w:val="hybridMultilevel"/>
    <w:tmpl w:val="E14A91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C8557AF"/>
    <w:multiLevelType w:val="hybridMultilevel"/>
    <w:tmpl w:val="A95CA38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EE20253"/>
    <w:multiLevelType w:val="hybridMultilevel"/>
    <w:tmpl w:val="C68A2C02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"/>
  </w:num>
  <w:num w:numId="3">
    <w:abstractNumId w:val="2"/>
  </w:num>
  <w:num w:numId="4">
    <w:abstractNumId w:val="12"/>
  </w:num>
  <w:num w:numId="5">
    <w:abstractNumId w:val="9"/>
  </w:num>
  <w:num w:numId="6">
    <w:abstractNumId w:val="4"/>
  </w:num>
  <w:num w:numId="7">
    <w:abstractNumId w:val="18"/>
  </w:num>
  <w:num w:numId="8">
    <w:abstractNumId w:val="8"/>
  </w:num>
  <w:num w:numId="9">
    <w:abstractNumId w:val="22"/>
  </w:num>
  <w:num w:numId="10">
    <w:abstractNumId w:val="6"/>
  </w:num>
  <w:num w:numId="11">
    <w:abstractNumId w:val="11"/>
  </w:num>
  <w:num w:numId="12">
    <w:abstractNumId w:val="0"/>
  </w:num>
  <w:num w:numId="13">
    <w:abstractNumId w:val="19"/>
  </w:num>
  <w:num w:numId="14">
    <w:abstractNumId w:val="5"/>
  </w:num>
  <w:num w:numId="15">
    <w:abstractNumId w:val="24"/>
  </w:num>
  <w:num w:numId="16">
    <w:abstractNumId w:val="27"/>
  </w:num>
  <w:num w:numId="17">
    <w:abstractNumId w:val="3"/>
  </w:num>
  <w:num w:numId="18">
    <w:abstractNumId w:val="26"/>
  </w:num>
  <w:num w:numId="19">
    <w:abstractNumId w:val="16"/>
  </w:num>
  <w:num w:numId="20">
    <w:abstractNumId w:val="17"/>
  </w:num>
  <w:num w:numId="21">
    <w:abstractNumId w:val="21"/>
  </w:num>
  <w:num w:numId="22">
    <w:abstractNumId w:val="20"/>
  </w:num>
  <w:num w:numId="23">
    <w:abstractNumId w:val="14"/>
  </w:num>
  <w:num w:numId="24">
    <w:abstractNumId w:val="13"/>
  </w:num>
  <w:num w:numId="25">
    <w:abstractNumId w:val="25"/>
  </w:num>
  <w:num w:numId="26">
    <w:abstractNumId w:val="15"/>
  </w:num>
  <w:num w:numId="27">
    <w:abstractNumId w:val="23"/>
  </w:num>
  <w:num w:numId="28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1304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emoprevention12&lt;/item&gt;&lt;/Libraries&gt;&lt;/ENLibraries&gt;"/>
  </w:docVars>
  <w:rsids>
    <w:rsidRoot w:val="00E61D19"/>
    <w:rsid w:val="001451F3"/>
    <w:rsid w:val="003C2870"/>
    <w:rsid w:val="00587583"/>
    <w:rsid w:val="005E3EC7"/>
    <w:rsid w:val="0060555B"/>
    <w:rsid w:val="00694A2B"/>
    <w:rsid w:val="00766720"/>
    <w:rsid w:val="007E0173"/>
    <w:rsid w:val="00854653"/>
    <w:rsid w:val="008D1086"/>
    <w:rsid w:val="008F008B"/>
    <w:rsid w:val="00A502A1"/>
    <w:rsid w:val="00AC5755"/>
    <w:rsid w:val="00AF0610"/>
    <w:rsid w:val="00AF57FA"/>
    <w:rsid w:val="00B31364"/>
    <w:rsid w:val="00BD2ACE"/>
    <w:rsid w:val="00D75CE4"/>
    <w:rsid w:val="00E0601E"/>
    <w:rsid w:val="00E61D19"/>
    <w:rsid w:val="00F05CDC"/>
    <w:rsid w:val="00F358DF"/>
    <w:rsid w:val="00F96AD0"/>
    <w:rsid w:val="00FB625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1D19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1D19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1D1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1D1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1D19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E61D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61D19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61D19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D19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E61D1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List-Accent11">
    <w:name w:val="Colorful List - Accent 11"/>
    <w:basedOn w:val="Normal"/>
    <w:uiPriority w:val="99"/>
    <w:qFormat/>
    <w:rsid w:val="00E61D19"/>
    <w:pPr>
      <w:spacing w:before="120" w:after="120" w:line="240" w:lineRule="auto"/>
      <w:ind w:left="720"/>
      <w:contextualSpacing/>
      <w:jc w:val="center"/>
    </w:pPr>
    <w:rPr>
      <w:rFonts w:ascii="Times New Roman" w:eastAsia="Times New Roman" w:hAnsi="Times New Roman"/>
      <w:sz w:val="24"/>
      <w:szCs w:val="24"/>
      <w:lang w:eastAsia="da-DK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1D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1D19"/>
    <w:rPr>
      <w:rFonts w:ascii="Tahoma" w:eastAsia="Calibri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E61D19"/>
  </w:style>
  <w:style w:type="character" w:customStyle="1" w:styleId="ja50-ce-sup">
    <w:name w:val="ja50-ce-sup"/>
    <w:basedOn w:val="DefaultParagraphFont"/>
    <w:rsid w:val="00E61D19"/>
  </w:style>
  <w:style w:type="character" w:styleId="CommentReference">
    <w:name w:val="annotation reference"/>
    <w:basedOn w:val="DefaultParagraphFont"/>
    <w:uiPriority w:val="99"/>
    <w:semiHidden/>
    <w:unhideWhenUsed/>
    <w:rsid w:val="00E61D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D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D19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D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D19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2122</Words>
  <Characters>12949</Characters>
  <Application>Microsoft Office Word</Application>
  <DocSecurity>0</DocSecurity>
  <Lines>107</Lines>
  <Paragraphs>30</Paragraphs>
  <ScaleCrop>false</ScaleCrop>
  <Company/>
  <LinksUpToDate>false</LinksUpToDate>
  <CharactersWithSpaces>150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e Vang</dc:creator>
  <cp:lastModifiedBy>Ole Vang</cp:lastModifiedBy>
  <cp:revision>6</cp:revision>
  <dcterms:created xsi:type="dcterms:W3CDTF">2011-05-19T10:11:00Z</dcterms:created>
  <dcterms:modified xsi:type="dcterms:W3CDTF">2011-05-19T21:39:00Z</dcterms:modified>
</cp:coreProperties>
</file>